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25570" w:rsidRDefault="001A0687" w:rsidP="00526503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0" w:name="_GoBack"/>
      <w:bookmarkEnd w:id="0"/>
      <w:r w:rsidRPr="00B25570">
        <w:rPr>
          <w:rFonts w:ascii="Times New Roman" w:hAnsi="Times New Roman" w:cs="Times New Roman"/>
          <w:b/>
          <w:sz w:val="28"/>
          <w:szCs w:val="28"/>
        </w:rPr>
        <w:t>DAFTAR PUSTAKA</w:t>
      </w:r>
    </w:p>
    <w:p w:rsidR="00526503" w:rsidRPr="00B25570" w:rsidRDefault="00526503" w:rsidP="00526503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B25570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B25570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Datrini, L. K., &amp; Si, S. E. M. (2018). </w:t>
      </w:r>
      <w:r w:rsidRPr="00B25570">
        <w:rPr>
          <w:rFonts w:ascii="Times New Roman" w:hAnsi="Times New Roman" w:cs="Times New Roman"/>
          <w:i/>
          <w:noProof/>
          <w:sz w:val="24"/>
          <w:szCs w:val="24"/>
        </w:rPr>
        <w:t>Upaya Peningkatan Penerimaan Pajak Pasca Tax Amnesty Pada Kanwil DJP Bali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25570">
        <w:rPr>
          <w:rFonts w:ascii="Times New Roman" w:hAnsi="Times New Roman" w:cs="Times New Roman"/>
          <w:iCs/>
          <w:noProof/>
          <w:sz w:val="24"/>
          <w:szCs w:val="24"/>
        </w:rPr>
        <w:t>Jurnal Lingkungan &amp; Pembangunan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5570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B25570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Djanegara, M. S. (2017). </w:t>
      </w:r>
      <w:r w:rsidRPr="00B25570">
        <w:rPr>
          <w:rFonts w:ascii="Times New Roman" w:hAnsi="Times New Roman" w:cs="Times New Roman"/>
          <w:i/>
          <w:iCs/>
          <w:noProof/>
          <w:sz w:val="24"/>
          <w:szCs w:val="24"/>
        </w:rPr>
        <w:t>Tax Amnesty dan PSAK 70</w:t>
      </w:r>
      <w:r w:rsidRPr="00B25570">
        <w:rPr>
          <w:rFonts w:ascii="Times New Roman" w:hAnsi="Times New Roman" w:cs="Times New Roman"/>
          <w:noProof/>
          <w:sz w:val="24"/>
          <w:szCs w:val="24"/>
        </w:rPr>
        <w:t>. (Sutarti, Ed.). Bogor: Kesatuan Press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Donald R, C. S. (2017). </w:t>
      </w:r>
      <w:r w:rsidRPr="00B25570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Bisnis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 (12th ed.). Jakarta: Salemba Empat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Farida, A. (2018). </w:t>
      </w:r>
      <w:r w:rsidRPr="00B25570">
        <w:rPr>
          <w:rFonts w:ascii="Times New Roman" w:hAnsi="Times New Roman" w:cs="Times New Roman"/>
          <w:i/>
          <w:noProof/>
          <w:sz w:val="24"/>
          <w:szCs w:val="24"/>
        </w:rPr>
        <w:t>Dilema Opsi Dalam PSAK 70 Tentang Akuntansi Tax Amnesty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25570">
        <w:rPr>
          <w:rFonts w:ascii="Times New Roman" w:hAnsi="Times New Roman" w:cs="Times New Roman"/>
          <w:iCs/>
          <w:noProof/>
          <w:sz w:val="24"/>
          <w:szCs w:val="24"/>
        </w:rPr>
        <w:t>Jurnal Moneter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5570">
        <w:rPr>
          <w:rFonts w:ascii="Times New Roman" w:hAnsi="Times New Roman" w:cs="Times New Roman"/>
          <w:iCs/>
          <w:noProof/>
          <w:sz w:val="24"/>
          <w:szCs w:val="24"/>
        </w:rPr>
        <w:t>V</w:t>
      </w:r>
      <w:r w:rsidRPr="00B25570">
        <w:rPr>
          <w:rFonts w:ascii="Times New Roman" w:hAnsi="Times New Roman" w:cs="Times New Roman"/>
          <w:noProof/>
          <w:sz w:val="24"/>
          <w:szCs w:val="24"/>
        </w:rPr>
        <w:t>(1), 52–56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Febri, D., &amp; Safitri, A. (2018). 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 xml:space="preserve">Analisis Total Aset Terhadap Keikutsertaan Amnesti Pajak.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Jurnal STIE Widya Gama Lumajang</w:t>
      </w:r>
      <w:r w:rsidRPr="000366F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0366F7">
        <w:rPr>
          <w:rFonts w:ascii="Times New Roman" w:hAnsi="Times New Roman" w:cs="Times New Roman"/>
          <w:noProof/>
          <w:sz w:val="24"/>
          <w:szCs w:val="24"/>
        </w:rPr>
        <w:t>(1), 194–205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Gunadi. (2017). </w:t>
      </w:r>
      <w:r w:rsidRPr="00B25570">
        <w:rPr>
          <w:rFonts w:ascii="Times New Roman" w:hAnsi="Times New Roman" w:cs="Times New Roman"/>
          <w:i/>
          <w:iCs/>
          <w:noProof/>
          <w:sz w:val="24"/>
          <w:szCs w:val="24"/>
        </w:rPr>
        <w:t>Panduan Komprehensif Pajak Penghasilan</w:t>
      </w:r>
      <w:r w:rsidRPr="00B25570">
        <w:rPr>
          <w:rFonts w:ascii="Times New Roman" w:hAnsi="Times New Roman" w:cs="Times New Roman"/>
          <w:noProof/>
          <w:sz w:val="24"/>
          <w:szCs w:val="24"/>
        </w:rPr>
        <w:t>. Jakarta: Bee Media Indonesia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Haeruddin. (2017). 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>Implementasi Tax Amnesty Terhadap Penerimaan Pajak Negara di KPP Madya Makassar.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Jurnal Politeknik Informatika Nasional Makassar</w:t>
      </w:r>
      <w:r w:rsidRPr="000366F7">
        <w:rPr>
          <w:rFonts w:ascii="Times New Roman" w:hAnsi="Times New Roman" w:cs="Times New Roman"/>
          <w:noProof/>
          <w:sz w:val="24"/>
          <w:szCs w:val="24"/>
        </w:rPr>
        <w:t>, (11), 286–298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Ikatan Akuntansi Indonesia. (2016). </w:t>
      </w:r>
      <w:r w:rsidRPr="00B25570">
        <w:rPr>
          <w:rFonts w:ascii="Times New Roman" w:hAnsi="Times New Roman" w:cs="Times New Roman"/>
          <w:i/>
          <w:iCs/>
          <w:noProof/>
          <w:sz w:val="24"/>
          <w:szCs w:val="24"/>
        </w:rPr>
        <w:t>Standar Akuntansi Keuangan Efektif per 1 Januari 2017</w:t>
      </w:r>
      <w:r w:rsidRPr="00B25570">
        <w:rPr>
          <w:rFonts w:ascii="Times New Roman" w:hAnsi="Times New Roman" w:cs="Times New Roman"/>
          <w:noProof/>
          <w:sz w:val="24"/>
          <w:szCs w:val="24"/>
        </w:rPr>
        <w:t>. Jakarta: Ikatan Akuntansi Indonesia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>Indonesia, K. K. R. (2017). Pasca Tax Amnesty, Habis Gelap Terbitlah Terang. Retrieved from http://www.kemenkeu.go.id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Jamil, N. A. (2017). 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>Efektivitas Penerapan Tax Amnesty di Indonesia.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Academica: Journal of Multidisciplinary Studies</w:t>
      </w:r>
      <w:r w:rsidRPr="000366F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0366F7">
        <w:rPr>
          <w:rFonts w:ascii="Times New Roman" w:hAnsi="Times New Roman" w:cs="Times New Roman"/>
          <w:noProof/>
          <w:sz w:val="24"/>
          <w:szCs w:val="24"/>
        </w:rPr>
        <w:t>(1), 2579–9711.</w:t>
      </w:r>
    </w:p>
    <w:p w:rsidR="000366F7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Johan, Y., Sunarti, &amp; Arik, P. (2015). 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 xml:space="preserve">Pengaruh faktor-faktor yang mempengaruhi kepatuhan wajib pajak dalam melakukan pembayaran pajak bumi dan bangunan perdesaan dan perkotaan.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Jurnal Perpajakan</w:t>
      </w:r>
      <w:r w:rsidRPr="000366F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0366F7">
        <w:rPr>
          <w:rFonts w:ascii="Times New Roman" w:hAnsi="Times New Roman" w:cs="Times New Roman"/>
          <w:noProof/>
          <w:sz w:val="24"/>
          <w:szCs w:val="24"/>
        </w:rPr>
        <w:t>(1), 5. https://doi.org/10.1017/CBO9781107415324.004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Kartika, C. ayu, Nangoi, G. B., &amp; Lambey, R. (2017). 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>Analisis Efektivitas Penerapan Tax Amnesty (Pengampunan Pajak) Terhadap Penerimaan Pajak Dari Wajib Pajak Badan Usaha Pada Kantor Pelayanan Pajak Pratama Manado.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Issn2303-1174</w:t>
      </w:r>
      <w:r w:rsidRPr="000366F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5</w:t>
      </w:r>
      <w:r w:rsidRPr="000366F7">
        <w:rPr>
          <w:rFonts w:ascii="Times New Roman" w:hAnsi="Times New Roman" w:cs="Times New Roman"/>
          <w:noProof/>
          <w:sz w:val="24"/>
          <w:szCs w:val="24"/>
        </w:rPr>
        <w:t>(2), 1–10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Mandra, I. G., Nugraha, I. N., &amp; Putra, A. (2016). 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>Analisis Perbandingan Kinerja Keuangan Sebelum Dan Sesudah Diberlakukannya Tax Amnesty Periode Pertama Pada Pe</w:t>
      </w:r>
      <w:r w:rsidR="000366F7" w:rsidRPr="000366F7">
        <w:rPr>
          <w:rFonts w:ascii="Times New Roman" w:hAnsi="Times New Roman" w:cs="Times New Roman"/>
          <w:i/>
          <w:noProof/>
          <w:sz w:val="24"/>
          <w:szCs w:val="24"/>
        </w:rPr>
        <w:t>rusahaan Sub Sektor Property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Jurnal Ilmu Manajemen Dan Bisnis</w:t>
      </w:r>
      <w:r w:rsidRPr="000366F7">
        <w:rPr>
          <w:rFonts w:ascii="Times New Roman" w:hAnsi="Times New Roman" w:cs="Times New Roman"/>
          <w:noProof/>
          <w:sz w:val="24"/>
          <w:szCs w:val="24"/>
        </w:rPr>
        <w:t>, 1–19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Mardiasmo. (2018). </w:t>
      </w:r>
      <w:r w:rsidRPr="00B25570">
        <w:rPr>
          <w:rFonts w:ascii="Times New Roman" w:hAnsi="Times New Roman" w:cs="Times New Roman"/>
          <w:i/>
          <w:iCs/>
          <w:noProof/>
          <w:sz w:val="24"/>
          <w:szCs w:val="24"/>
        </w:rPr>
        <w:t>Perpajakan</w:t>
      </w:r>
      <w:r w:rsidRPr="00B25570">
        <w:rPr>
          <w:rFonts w:ascii="Times New Roman" w:hAnsi="Times New Roman" w:cs="Times New Roman"/>
          <w:noProof/>
          <w:sz w:val="24"/>
          <w:szCs w:val="24"/>
        </w:rPr>
        <w:t>. (Maya, Ed.) (19th ed.). Yogayakarta: Andi.</w:t>
      </w:r>
    </w:p>
    <w:p w:rsid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Maryani, K. (2016). 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 xml:space="preserve">Implementasi Kebijakan Pengampunan Pajak Berdasar Uu No 11 Tahun 2016 Sesuai Asas Keadilan Di Kantor Pelayanan Pajak Pratama Surakarta.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Repertorium Volume</w:t>
      </w:r>
      <w:r w:rsidRPr="000366F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IV</w:t>
      </w:r>
      <w:r w:rsidRPr="000366F7">
        <w:rPr>
          <w:rFonts w:ascii="Times New Roman" w:hAnsi="Times New Roman" w:cs="Times New Roman"/>
          <w:noProof/>
          <w:sz w:val="24"/>
          <w:szCs w:val="24"/>
        </w:rPr>
        <w:t>(11), 127–134.</w:t>
      </w:r>
    </w:p>
    <w:p w:rsidR="00526503" w:rsidRPr="00B25570" w:rsidRDefault="00526503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oor Safrina, Akhamad Soeharto, M. N. (2016). 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 xml:space="preserve">Analisis penerapan amnesty pajak terhadap praktik akuntansi dalam rangka peningkatan penerimaan negara.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Perpajakan</w:t>
      </w:r>
      <w:r w:rsidRPr="000366F7">
        <w:rPr>
          <w:rFonts w:ascii="Times New Roman" w:hAnsi="Times New Roman" w:cs="Times New Roman"/>
          <w:noProof/>
          <w:sz w:val="24"/>
          <w:szCs w:val="24"/>
        </w:rPr>
        <w:t>, 234–248. https://doi.org/10.1016/j.jped.2016.11.016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Okfitasari, A. (2017). 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>Ada apa setelah tax amnesty?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Jurnal Akuntansi Multiparadigmam JAMAL</w:t>
      </w:r>
      <w:r w:rsidRPr="000366F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8</w:t>
      </w:r>
      <w:r w:rsidRPr="000366F7">
        <w:rPr>
          <w:rFonts w:ascii="Times New Roman" w:hAnsi="Times New Roman" w:cs="Times New Roman"/>
          <w:noProof/>
          <w:sz w:val="24"/>
          <w:szCs w:val="24"/>
        </w:rPr>
        <w:t>(55), 511–527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Putra, T. M. (2013). 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 xml:space="preserve">Analisis Penerapan Akuntansi Aset Tetap Pada CV. Kombos Manado.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Issn 2303-1174</w:t>
      </w:r>
      <w:r w:rsidRPr="000366F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0366F7">
        <w:rPr>
          <w:rFonts w:ascii="Times New Roman" w:hAnsi="Times New Roman" w:cs="Times New Roman"/>
          <w:noProof/>
          <w:sz w:val="24"/>
          <w:szCs w:val="24"/>
        </w:rPr>
        <w:t>(16), 190–198. https://doi.org/10.1017/CBO9781107415324.004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Rahayu, S. K. (2017). </w:t>
      </w:r>
      <w:r w:rsidRPr="00B25570">
        <w:rPr>
          <w:rFonts w:ascii="Times New Roman" w:hAnsi="Times New Roman" w:cs="Times New Roman"/>
          <w:i/>
          <w:iCs/>
          <w:noProof/>
          <w:sz w:val="24"/>
          <w:szCs w:val="24"/>
        </w:rPr>
        <w:t>Perpajakan Indonesia</w:t>
      </w:r>
      <w:r w:rsidRPr="00B25570">
        <w:rPr>
          <w:rFonts w:ascii="Times New Roman" w:hAnsi="Times New Roman" w:cs="Times New Roman"/>
          <w:noProof/>
          <w:sz w:val="24"/>
          <w:szCs w:val="24"/>
        </w:rPr>
        <w:t>. Bandung: Rekayasa Sains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Resmi, S. (2017). </w:t>
      </w:r>
      <w:r w:rsidRPr="00B25570">
        <w:rPr>
          <w:rFonts w:ascii="Times New Roman" w:hAnsi="Times New Roman" w:cs="Times New Roman"/>
          <w:i/>
          <w:iCs/>
          <w:noProof/>
          <w:sz w:val="24"/>
          <w:szCs w:val="24"/>
        </w:rPr>
        <w:t>Perpajakan Teori dan Kasus</w:t>
      </w:r>
      <w:r w:rsidRPr="00B25570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Sari, R. A. V. Y., &amp; Susanti, N. (2014). </w:t>
      </w:r>
      <w:r w:rsidRPr="000366F7">
        <w:rPr>
          <w:rFonts w:ascii="Times New Roman" w:hAnsi="Times New Roman" w:cs="Times New Roman"/>
          <w:i/>
          <w:noProof/>
          <w:sz w:val="24"/>
          <w:szCs w:val="24"/>
        </w:rPr>
        <w:t>Faktor-Faktor Yang Mempengaruhi Kepatuhan Wajib Pajak Dalam Membayar Pajak Kendaraan Bermotor ( PKB ) Di Unit Pelayanan Pendapatan Provinsi ( UPPP ) Kabupaten Seluma.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Jurnal IEkombis Review</w:t>
      </w:r>
      <w:r w:rsidRPr="000366F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366F7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0366F7">
        <w:rPr>
          <w:rFonts w:ascii="Times New Roman" w:hAnsi="Times New Roman" w:cs="Times New Roman"/>
          <w:noProof/>
          <w:sz w:val="24"/>
          <w:szCs w:val="24"/>
        </w:rPr>
        <w:t>(1), 63–78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Sekaran, U. B. (2017). </w:t>
      </w:r>
      <w:r w:rsidRPr="00B2557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 (6th ed.). Jakarta: Salemba Empat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Suharno. (2016). </w:t>
      </w:r>
      <w:r w:rsidRPr="00B25570">
        <w:rPr>
          <w:rFonts w:ascii="Times New Roman" w:hAnsi="Times New Roman" w:cs="Times New Roman"/>
          <w:i/>
          <w:iCs/>
          <w:noProof/>
          <w:sz w:val="24"/>
          <w:szCs w:val="24"/>
        </w:rPr>
        <w:t>Amnesti Pajak Indonesia</w:t>
      </w:r>
      <w:r w:rsidRPr="00B25570">
        <w:rPr>
          <w:rFonts w:ascii="Times New Roman" w:hAnsi="Times New Roman" w:cs="Times New Roman"/>
          <w:noProof/>
          <w:sz w:val="24"/>
          <w:szCs w:val="24"/>
        </w:rPr>
        <w:t>. Jakarta: PT Kompas Media Nusantara.</w:t>
      </w:r>
    </w:p>
    <w:p w:rsidR="00B25570" w:rsidRPr="00B25570" w:rsidRDefault="00B25570" w:rsidP="005265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Waluyo. (2017). </w:t>
      </w:r>
      <w:r w:rsidRPr="00B25570">
        <w:rPr>
          <w:rFonts w:ascii="Times New Roman" w:hAnsi="Times New Roman" w:cs="Times New Roman"/>
          <w:i/>
          <w:iCs/>
          <w:noProof/>
          <w:sz w:val="24"/>
          <w:szCs w:val="24"/>
        </w:rPr>
        <w:t>Perpajakan Indonesia</w:t>
      </w:r>
      <w:r w:rsidRPr="00B25570">
        <w:rPr>
          <w:rFonts w:ascii="Times New Roman" w:hAnsi="Times New Roman" w:cs="Times New Roman"/>
          <w:noProof/>
          <w:sz w:val="24"/>
          <w:szCs w:val="24"/>
        </w:rPr>
        <w:t xml:space="preserve"> (12th ed.). Jakarta: Salemba Empat.</w:t>
      </w:r>
    </w:p>
    <w:p w:rsidR="00B25570" w:rsidRPr="00B25570" w:rsidRDefault="00B25570" w:rsidP="00526503">
      <w:pPr>
        <w:tabs>
          <w:tab w:val="left" w:pos="6330"/>
        </w:tabs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25570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B25570" w:rsidRPr="00B25570" w:rsidSect="009F1949">
      <w:footerReference w:type="default" r:id="rId8"/>
      <w:pgSz w:w="11907" w:h="16839" w:code="9"/>
      <w:pgMar w:top="1418" w:right="1418" w:bottom="1418" w:left="1701" w:header="720" w:footer="720" w:gutter="0"/>
      <w:pgNumType w:start="55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35635" w:rsidRDefault="00035635" w:rsidP="00883D66">
      <w:pPr>
        <w:spacing w:after="0" w:line="240" w:lineRule="auto"/>
      </w:pPr>
      <w:r>
        <w:separator/>
      </w:r>
    </w:p>
  </w:endnote>
  <w:endnote w:type="continuationSeparator" w:id="0">
    <w:p w:rsidR="00035635" w:rsidRDefault="00035635" w:rsidP="00883D6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8629740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83D66" w:rsidRDefault="00883D66">
        <w:pPr>
          <w:pStyle w:val="Footer"/>
          <w:jc w:val="center"/>
        </w:pPr>
      </w:p>
      <w:p w:rsidR="00883D66" w:rsidRDefault="00883D6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F1949">
          <w:rPr>
            <w:noProof/>
          </w:rPr>
          <w:t>55</w:t>
        </w:r>
        <w:r>
          <w:rPr>
            <w:noProof/>
          </w:rPr>
          <w:fldChar w:fldCharType="end"/>
        </w:r>
      </w:p>
    </w:sdtContent>
  </w:sdt>
  <w:p w:rsidR="00883D66" w:rsidRDefault="00883D6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35635" w:rsidRDefault="00035635" w:rsidP="00883D66">
      <w:pPr>
        <w:spacing w:after="0" w:line="240" w:lineRule="auto"/>
      </w:pPr>
      <w:r>
        <w:separator/>
      </w:r>
    </w:p>
  </w:footnote>
  <w:footnote w:type="continuationSeparator" w:id="0">
    <w:p w:rsidR="00035635" w:rsidRDefault="00035635" w:rsidP="00883D6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A0687"/>
    <w:rsid w:val="00035635"/>
    <w:rsid w:val="000366F7"/>
    <w:rsid w:val="001A0687"/>
    <w:rsid w:val="002A1077"/>
    <w:rsid w:val="00424614"/>
    <w:rsid w:val="004B0C4D"/>
    <w:rsid w:val="00526503"/>
    <w:rsid w:val="005E3BAE"/>
    <w:rsid w:val="007072DA"/>
    <w:rsid w:val="00883D66"/>
    <w:rsid w:val="009F1949"/>
    <w:rsid w:val="00B25570"/>
    <w:rsid w:val="00C92CB9"/>
    <w:rsid w:val="00DA0BE8"/>
    <w:rsid w:val="00E84F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A0687"/>
  </w:style>
  <w:style w:type="paragraph" w:styleId="Heading1">
    <w:name w:val="heading 1"/>
    <w:basedOn w:val="Normal"/>
    <w:next w:val="Normal"/>
    <w:link w:val="Heading1Char"/>
    <w:uiPriority w:val="9"/>
    <w:qFormat/>
    <w:rsid w:val="00B2557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A068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83D6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83D66"/>
  </w:style>
  <w:style w:type="paragraph" w:styleId="Footer">
    <w:name w:val="footer"/>
    <w:basedOn w:val="Normal"/>
    <w:link w:val="FooterChar"/>
    <w:uiPriority w:val="99"/>
    <w:unhideWhenUsed/>
    <w:rsid w:val="00883D6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3D66"/>
  </w:style>
  <w:style w:type="paragraph" w:styleId="BalloonText">
    <w:name w:val="Balloon Text"/>
    <w:basedOn w:val="Normal"/>
    <w:link w:val="BalloonTextChar"/>
    <w:uiPriority w:val="99"/>
    <w:semiHidden/>
    <w:unhideWhenUsed/>
    <w:rsid w:val="00E84F5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4F57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B2557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paragraph" w:styleId="Bibliography">
    <w:name w:val="Bibliography"/>
    <w:basedOn w:val="Normal"/>
    <w:next w:val="Normal"/>
    <w:uiPriority w:val="37"/>
    <w:unhideWhenUsed/>
    <w:rsid w:val="00B2557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A0687"/>
  </w:style>
  <w:style w:type="paragraph" w:styleId="Heading1">
    <w:name w:val="heading 1"/>
    <w:basedOn w:val="Normal"/>
    <w:next w:val="Normal"/>
    <w:link w:val="Heading1Char"/>
    <w:uiPriority w:val="9"/>
    <w:qFormat/>
    <w:rsid w:val="00B2557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A068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83D6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83D66"/>
  </w:style>
  <w:style w:type="paragraph" w:styleId="Footer">
    <w:name w:val="footer"/>
    <w:basedOn w:val="Normal"/>
    <w:link w:val="FooterChar"/>
    <w:uiPriority w:val="99"/>
    <w:unhideWhenUsed/>
    <w:rsid w:val="00883D6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3D66"/>
  </w:style>
  <w:style w:type="paragraph" w:styleId="BalloonText">
    <w:name w:val="Balloon Text"/>
    <w:basedOn w:val="Normal"/>
    <w:link w:val="BalloonTextChar"/>
    <w:uiPriority w:val="99"/>
    <w:semiHidden/>
    <w:unhideWhenUsed/>
    <w:rsid w:val="00E84F5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4F57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B2557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paragraph" w:styleId="Bibliography">
    <w:name w:val="Bibliography"/>
    <w:basedOn w:val="Normal"/>
    <w:next w:val="Normal"/>
    <w:uiPriority w:val="37"/>
    <w:unhideWhenUsed/>
    <w:rsid w:val="00B2557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a</b:Tag>
    <b:SourceType>Book</b:SourceType>
    <b:Guid>{D6ECD112-72F4-41C5-80C0-FA1E834B04F1}</b:Guid>
    <b:Author>
      <b:Author>
        <b:NameList>
          <b:Person>
            <b:Last>a</b:Last>
          </b:Person>
        </b:NameList>
      </b:Author>
    </b:Author>
    <b:RefOrder>1</b:RefOrder>
  </b:Source>
  <b:Source>
    <b:Tag>mar</b:Tag>
    <b:SourceType>Book</b:SourceType>
    <b:Guid>{1462E98A-8733-43D4-B8D6-56F8294BE0B4}</b:Guid>
    <b:Author>
      <b:Author>
        <b:NameList>
          <b:Person>
            <b:Last>mardiasmo</b:Last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C672CBE8-1E0B-4701-840B-1A4196B976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2</Pages>
  <Words>503</Words>
  <Characters>286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-PC</dc:creator>
  <cp:lastModifiedBy>acer E5-473G</cp:lastModifiedBy>
  <cp:revision>8</cp:revision>
  <cp:lastPrinted>2019-01-28T18:49:00Z</cp:lastPrinted>
  <dcterms:created xsi:type="dcterms:W3CDTF">2018-09-27T15:10:00Z</dcterms:created>
  <dcterms:modified xsi:type="dcterms:W3CDTF">2019-04-28T15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a8979ef-fcd8-3785-84dc-206391ee7c0a</vt:lpwstr>
  </property>
  <property fmtid="{D5CDD505-2E9C-101B-9397-08002B2CF9AE}" pid="24" name="Mendeley Citation Style_1">
    <vt:lpwstr>http://www.zotero.org/styles/apa</vt:lpwstr>
  </property>
</Properties>
</file>